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2CAF2D6F" w:rsidR="00895354" w:rsidRDefault="008E3FD3" w:rsidP="00431CE2">
      <w:r w:rsidRPr="008E3FD3">
        <w:t xml:space="preserve">A sample of </w:t>
      </w:r>
      <w:r w:rsidR="005F1862">
        <w:t>75</w:t>
      </w:r>
      <w:r w:rsidRPr="008E3FD3">
        <w:t xml:space="preserve"> </w:t>
      </w:r>
      <w:r>
        <w:t>high school students</w:t>
      </w:r>
      <w:r w:rsidRPr="008E3FD3">
        <w:t xml:space="preserve"> and </w:t>
      </w:r>
      <w:r w:rsidR="005F1862">
        <w:t>14</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t>Introduction and t</w:t>
      </w:r>
      <w:r w:rsidR="00431CE2">
        <w:t>heoretical framework</w:t>
      </w:r>
    </w:p>
    <w:p w14:paraId="3403DB81" w14:textId="3248F0B5" w:rsidR="00127C86" w:rsidRDefault="00A963E5" w:rsidP="00127C86">
      <w:pPr>
        <w:pStyle w:val="Heading3"/>
      </w:pPr>
      <w:r>
        <w:t>Teaching methods and tandem learning</w:t>
      </w:r>
    </w:p>
    <w:p w14:paraId="726E397D" w14:textId="311E772D"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00A9102F" w:rsidRPr="009E4A3B">
        <w:rPr>
          <w:color w:val="FF0000"/>
        </w:rPr>
        <w:t xml:space="preserve"> </w:t>
      </w:r>
      <w:proofErr w:type="spellStart"/>
      <w:r w:rsidR="00A9102F"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rsidR="00A9102F">
        <w:t xml:space="preserve">). It is a simple approach from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w:t>
      </w:r>
    </w:p>
    <w:p w14:paraId="29D87AA5" w14:textId="03F9F5A8" w:rsidR="00CA47C8" w:rsidRDefault="007E355B" w:rsidP="00593B76">
      <w:r>
        <w:lastRenderedPageBreak/>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1" w:name="_Ref148335758"/>
      <w:r>
        <w:t xml:space="preserve">Figure </w:t>
      </w:r>
      <w:fldSimple w:instr=" SEQ Figure \* ARABIC ">
        <w:r>
          <w:rPr>
            <w:noProof/>
          </w:rPr>
          <w:t>2</w:t>
        </w:r>
      </w:fldSimple>
      <w:bookmarkEnd w:id="1"/>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lastRenderedPageBreak/>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0CF33878" w14:textId="0D6CE1E1" w:rsidR="00431CE2" w:rsidRDefault="00431CE2" w:rsidP="00DD4B40">
      <w:pPr>
        <w:pStyle w:val="Heading2"/>
      </w:pPr>
      <w:r>
        <w:t>Empirical work</w:t>
      </w:r>
    </w:p>
    <w:p w14:paraId="1EE684C8" w14:textId="7406517C" w:rsidR="00431CE2" w:rsidRDefault="00DD4B40"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60234F48" w14:textId="58A5C38E" w:rsidR="007D042D" w:rsidRPr="007D042D" w:rsidRDefault="007D042D" w:rsidP="007D042D">
      <w:r>
        <w:t xml:space="preserve">We used a dataset gathered at a high school in Slovenia, which is </w:t>
      </w:r>
      <w:proofErr w:type="spellStart"/>
      <w:r w:rsidR="005F1862">
        <w:t>pulicly</w:t>
      </w:r>
      <w:proofErr w:type="spellEnd"/>
      <w:r w:rsidR="005F1862">
        <w:t xml:space="preserve"> </w:t>
      </w:r>
      <w:r>
        <w:t xml:space="preserve">available at </w:t>
      </w:r>
      <w:r w:rsidR="005F1862">
        <w:t>(Bregant)</w:t>
      </w:r>
      <w:r>
        <w:t xml:space="preserve"> (</w:t>
      </w:r>
      <w:proofErr w:type="spellStart"/>
      <w:r>
        <w:t>accesed</w:t>
      </w:r>
      <w:proofErr w:type="spellEnd"/>
      <w:r>
        <w:t xml:space="preserve"> at ...).</w:t>
      </w:r>
      <w:r w:rsidR="005F1862">
        <w:t xml:space="preserve"> </w:t>
      </w:r>
      <w:r>
        <w:t xml:space="preserve">Sample comprised of ...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As </w:t>
      </w:r>
      <w:proofErr w:type="spellStart"/>
      <w:r>
        <w:rPr>
          <w:lang w:val="sl-SI"/>
        </w:rPr>
        <w:t>described</w:t>
      </w:r>
      <w:proofErr w:type="spellEnd"/>
      <w:r>
        <w:rPr>
          <w:lang w:val="sl-SI"/>
        </w:rPr>
        <w:t xml:space="preserve"> in table ..., </w:t>
      </w:r>
      <w:proofErr w:type="spellStart"/>
      <w:r>
        <w:rPr>
          <w:lang w:val="sl-SI"/>
        </w:rPr>
        <w:t>the</w:t>
      </w:r>
      <w:proofErr w:type="spellEnd"/>
      <w:r>
        <w:rPr>
          <w:lang w:val="sl-SI"/>
        </w:rPr>
        <w:t xml:space="preserve"> </w:t>
      </w:r>
      <w:proofErr w:type="spellStart"/>
      <w:r>
        <w:rPr>
          <w:lang w:val="sl-SI"/>
        </w:rPr>
        <w:t>important</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turned</w:t>
      </w:r>
      <w:proofErr w:type="spellEnd"/>
      <w:r>
        <w:rPr>
          <w:lang w:val="sl-SI"/>
        </w:rPr>
        <w:t xml:space="preserve"> out to be ... (</w:t>
      </w:r>
      <w:proofErr w:type="spellStart"/>
      <w:r>
        <w:rPr>
          <w:lang w:val="sl-SI"/>
        </w:rPr>
        <w:t>cite</w:t>
      </w:r>
      <w:proofErr w:type="spellEnd"/>
      <w:r>
        <w:rPr>
          <w:lang w:val="sl-SI"/>
        </w:rPr>
        <w:t>).</w:t>
      </w:r>
    </w:p>
    <w:p w14:paraId="0490F0AD" w14:textId="4421B44F" w:rsidR="00431CE2" w:rsidRDefault="00DD4B40" w:rsidP="00431CE2">
      <w:pPr>
        <w:pStyle w:val="Heading2"/>
      </w:pPr>
      <w:r>
        <w:t>Data preprocessing and data analysis</w:t>
      </w:r>
    </w:p>
    <w:p w14:paraId="02A00628" w14:textId="6A4C02C3" w:rsidR="00431CE2" w:rsidRDefault="00803AE6" w:rsidP="00431CE2">
      <w:r>
        <w:t xml:space="preserve">The gathered data was analysed using Python programming language, primarily using pandas and scikit-learn libraries. </w:t>
      </w:r>
    </w:p>
    <w:p w14:paraId="7C965CA5" w14:textId="634BE1A7" w:rsidR="00803AE6" w:rsidRDefault="005F1862" w:rsidP="00431CE2">
      <w:r>
        <w:t xml:space="preserve">Dataset was already in the form of tidy data </w:t>
      </w:r>
      <w:r w:rsidR="00E604DA">
        <w:t>(Wickham</w:t>
      </w:r>
      <w:r>
        <w:t>, Bregant</w:t>
      </w:r>
      <w:r w:rsidR="00E604DA">
        <w:t>)</w:t>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 and output variables</w:t>
      </w:r>
      <w:r w:rsidR="00ED5A33">
        <w:t xml:space="preserve"> (CITAT) and do not handle well numerical data, that is not continuous (CITAT)</w:t>
      </w:r>
      <w:r w:rsidR="00ED5A33" w:rsidRPr="00ED5A33">
        <w:t>.</w:t>
      </w:r>
    </w:p>
    <w:p w14:paraId="4EF9F08F" w14:textId="570B8634" w:rsidR="00085A16" w:rsidRPr="00085A16" w:rsidRDefault="00A236C2" w:rsidP="00431CE2">
      <w:pPr>
        <w:rPr>
          <w:lang w:val="sl-SI"/>
        </w:rPr>
      </w:pPr>
      <w:r>
        <w:t xml:space="preserve">We implemented N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xml:space="preserve">, Ada Boots (with 100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00 estimators). </w:t>
      </w:r>
      <w:r>
        <w:t>Said algorithms are capable of performing 3 state classification. Models were evaluated using 5x2-CV with stratified folds (</w:t>
      </w:r>
      <w:proofErr w:type="spellStart"/>
      <w:r>
        <w:t>citat</w:t>
      </w:r>
      <w:proofErr w:type="spellEnd"/>
      <w:r>
        <w:t xml:space="preserve"> </w:t>
      </w:r>
      <w:proofErr w:type="spellStart"/>
      <w:r>
        <w:t>zakaj</w:t>
      </w:r>
      <w:proofErr w:type="spellEnd"/>
      <w:r>
        <w:t xml:space="preserve"> to dobro)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17C563A6" w14:textId="77777777" w:rsidR="00560D61" w:rsidRPr="00560D61" w:rsidRDefault="00560D61" w:rsidP="00560D61">
      <w:pPr>
        <w:rPr>
          <w:lang w:val="sl-SI"/>
        </w:rPr>
      </w:pPr>
      <w:r w:rsidRPr="00560D61">
        <w:rPr>
          <w:lang w:val="sl-SI"/>
        </w:rPr>
        <w:t xml:space="preserve">&gt; </w:t>
      </w:r>
      <w:proofErr w:type="spellStart"/>
      <w:r w:rsidRPr="00560D61">
        <w:rPr>
          <w:lang w:val="sl-SI"/>
        </w:rPr>
        <w:t>Class</w:t>
      </w:r>
      <w:proofErr w:type="spellEnd"/>
      <w:r w:rsidRPr="00560D61">
        <w:rPr>
          <w:lang w:val="sl-SI"/>
        </w:rPr>
        <w:t>=1 : 5/76 (6.6%)</w:t>
      </w:r>
    </w:p>
    <w:p w14:paraId="0A8C9DF7" w14:textId="77777777" w:rsidR="00560D61" w:rsidRPr="00560D61" w:rsidRDefault="00560D61" w:rsidP="00560D61">
      <w:pPr>
        <w:rPr>
          <w:lang w:val="sl-SI"/>
        </w:rPr>
      </w:pPr>
      <w:r w:rsidRPr="00560D61">
        <w:rPr>
          <w:lang w:val="sl-SI"/>
        </w:rPr>
        <w:t xml:space="preserve">&gt; </w:t>
      </w:r>
      <w:proofErr w:type="spellStart"/>
      <w:r w:rsidRPr="00560D61">
        <w:rPr>
          <w:lang w:val="sl-SI"/>
        </w:rPr>
        <w:t>Class</w:t>
      </w:r>
      <w:proofErr w:type="spellEnd"/>
      <w:r w:rsidRPr="00560D61">
        <w:rPr>
          <w:lang w:val="sl-SI"/>
        </w:rPr>
        <w:t>=2 : 34/76 (44.7%)</w:t>
      </w:r>
    </w:p>
    <w:p w14:paraId="7E348E06" w14:textId="4F94CB38" w:rsidR="00560D61" w:rsidRDefault="00560D61" w:rsidP="00560D61">
      <w:r w:rsidRPr="00560D61">
        <w:rPr>
          <w:lang w:val="sl-SI"/>
        </w:rPr>
        <w:t xml:space="preserve">&gt; </w:t>
      </w:r>
      <w:proofErr w:type="spellStart"/>
      <w:r w:rsidRPr="00560D61">
        <w:rPr>
          <w:lang w:val="sl-SI"/>
        </w:rPr>
        <w:t>Class</w:t>
      </w:r>
      <w:proofErr w:type="spellEnd"/>
      <w:r w:rsidRPr="00560D61">
        <w:rPr>
          <w:lang w:val="sl-SI"/>
        </w:rPr>
        <w:t>=3 : 37/76 (48.7%)</w:t>
      </w:r>
    </w:p>
    <w:p w14:paraId="1FABBA01" w14:textId="3A482EB4" w:rsidR="002258EE" w:rsidRDefault="002258EE" w:rsidP="002258EE">
      <w:pPr>
        <w:pStyle w:val="Heading3"/>
      </w:pPr>
      <w:r>
        <w:t>Model performance</w:t>
      </w:r>
    </w:p>
    <w:p w14:paraId="431B9CCF" w14:textId="77777777" w:rsidR="00242E7E" w:rsidRDefault="00242E7E" w:rsidP="002258EE"/>
    <w:p w14:paraId="25EF7F5A" w14:textId="77777777" w:rsidR="00560D61" w:rsidRDefault="00560D61" w:rsidP="002258EE"/>
    <w:tbl>
      <w:tblPr>
        <w:tblStyle w:val="TableGrid"/>
        <w:tblW w:w="0" w:type="auto"/>
        <w:tblLook w:val="04A0" w:firstRow="1" w:lastRow="0" w:firstColumn="1" w:lastColumn="0" w:noHBand="0" w:noVBand="1"/>
      </w:tblPr>
      <w:tblGrid>
        <w:gridCol w:w="1812"/>
        <w:gridCol w:w="1812"/>
        <w:gridCol w:w="1812"/>
        <w:gridCol w:w="1813"/>
        <w:gridCol w:w="1813"/>
      </w:tblGrid>
      <w:tr w:rsidR="00242E7E" w:rsidRPr="00242E7E" w14:paraId="5B87E308" w14:textId="77777777" w:rsidTr="00242E7E">
        <w:tc>
          <w:tcPr>
            <w:tcW w:w="1812" w:type="dxa"/>
          </w:tcPr>
          <w:p w14:paraId="326D6C89" w14:textId="77777777" w:rsidR="00242E7E" w:rsidRPr="00242E7E" w:rsidRDefault="00242E7E" w:rsidP="0000330D">
            <w:r w:rsidRPr="00242E7E">
              <w:lastRenderedPageBreak/>
              <w:t>Classifier</w:t>
            </w:r>
          </w:p>
        </w:tc>
        <w:tc>
          <w:tcPr>
            <w:tcW w:w="1812" w:type="dxa"/>
          </w:tcPr>
          <w:p w14:paraId="2AE990CC" w14:textId="77777777" w:rsidR="00242E7E" w:rsidRPr="00242E7E" w:rsidRDefault="00242E7E" w:rsidP="0000330D">
            <w:r w:rsidRPr="00242E7E">
              <w:t>Accuracy</w:t>
            </w:r>
          </w:p>
        </w:tc>
        <w:tc>
          <w:tcPr>
            <w:tcW w:w="1812" w:type="dxa"/>
          </w:tcPr>
          <w:p w14:paraId="5D64B175" w14:textId="77777777" w:rsidR="00242E7E" w:rsidRPr="00242E7E" w:rsidRDefault="00242E7E" w:rsidP="0000330D">
            <w:r w:rsidRPr="00242E7E">
              <w:t>Precision</w:t>
            </w:r>
          </w:p>
        </w:tc>
        <w:tc>
          <w:tcPr>
            <w:tcW w:w="1813" w:type="dxa"/>
          </w:tcPr>
          <w:p w14:paraId="7AF8BD0D" w14:textId="77777777" w:rsidR="00242E7E" w:rsidRPr="00242E7E" w:rsidRDefault="00242E7E" w:rsidP="0000330D">
            <w:r w:rsidRPr="00242E7E">
              <w:t>Recall</w:t>
            </w:r>
          </w:p>
        </w:tc>
        <w:tc>
          <w:tcPr>
            <w:tcW w:w="1813" w:type="dxa"/>
          </w:tcPr>
          <w:p w14:paraId="33799CFA" w14:textId="77777777" w:rsidR="00242E7E" w:rsidRPr="00242E7E" w:rsidRDefault="00242E7E" w:rsidP="0000330D">
            <w:r w:rsidRPr="00242E7E">
              <w:t>F1-score</w:t>
            </w:r>
          </w:p>
        </w:tc>
      </w:tr>
      <w:tr w:rsidR="00242E7E" w:rsidRPr="00242E7E" w14:paraId="1B784FED" w14:textId="77777777" w:rsidTr="00242E7E">
        <w:tc>
          <w:tcPr>
            <w:tcW w:w="1812" w:type="dxa"/>
          </w:tcPr>
          <w:p w14:paraId="071D9D4D" w14:textId="77777777" w:rsidR="00242E7E" w:rsidRPr="00242E7E" w:rsidRDefault="00242E7E" w:rsidP="0000330D">
            <w:r w:rsidRPr="00242E7E">
              <w:t>Naive Bayes</w:t>
            </w:r>
          </w:p>
        </w:tc>
        <w:tc>
          <w:tcPr>
            <w:tcW w:w="1812" w:type="dxa"/>
          </w:tcPr>
          <w:p w14:paraId="16283BF6" w14:textId="77777777" w:rsidR="00242E7E" w:rsidRPr="00242E7E" w:rsidRDefault="00242E7E" w:rsidP="0000330D">
            <w:r w:rsidRPr="00242E7E">
              <w:t>0.346</w:t>
            </w:r>
          </w:p>
        </w:tc>
        <w:tc>
          <w:tcPr>
            <w:tcW w:w="1812" w:type="dxa"/>
          </w:tcPr>
          <w:p w14:paraId="20910D8F" w14:textId="77777777" w:rsidR="00242E7E" w:rsidRPr="00242E7E" w:rsidRDefault="00242E7E" w:rsidP="0000330D">
            <w:r w:rsidRPr="00242E7E">
              <w:t>0.337</w:t>
            </w:r>
          </w:p>
        </w:tc>
        <w:tc>
          <w:tcPr>
            <w:tcW w:w="1813" w:type="dxa"/>
          </w:tcPr>
          <w:p w14:paraId="77C1DB79" w14:textId="77777777" w:rsidR="00242E7E" w:rsidRPr="00242E7E" w:rsidRDefault="00242E7E" w:rsidP="0000330D">
            <w:r w:rsidRPr="00242E7E">
              <w:t>0.425</w:t>
            </w:r>
          </w:p>
        </w:tc>
        <w:tc>
          <w:tcPr>
            <w:tcW w:w="1813" w:type="dxa"/>
          </w:tcPr>
          <w:p w14:paraId="630D9775" w14:textId="77777777" w:rsidR="00242E7E" w:rsidRPr="00242E7E" w:rsidRDefault="00242E7E" w:rsidP="0000330D">
            <w:r w:rsidRPr="00242E7E">
              <w:t>0.292</w:t>
            </w:r>
          </w:p>
        </w:tc>
      </w:tr>
      <w:tr w:rsidR="00242E7E" w:rsidRPr="00242E7E" w14:paraId="38CD663D" w14:textId="77777777" w:rsidTr="00242E7E">
        <w:tc>
          <w:tcPr>
            <w:tcW w:w="1812" w:type="dxa"/>
          </w:tcPr>
          <w:p w14:paraId="719F0A91" w14:textId="77777777" w:rsidR="00242E7E" w:rsidRPr="00242E7E" w:rsidRDefault="00242E7E" w:rsidP="0000330D">
            <w:r w:rsidRPr="00242E7E">
              <w:t xml:space="preserve">K-Nearest </w:t>
            </w:r>
            <w:proofErr w:type="spellStart"/>
            <w:r w:rsidRPr="00242E7E">
              <w:t>Neighbors</w:t>
            </w:r>
            <w:proofErr w:type="spellEnd"/>
          </w:p>
        </w:tc>
        <w:tc>
          <w:tcPr>
            <w:tcW w:w="1812" w:type="dxa"/>
          </w:tcPr>
          <w:p w14:paraId="7D6543D9" w14:textId="77777777" w:rsidR="00242E7E" w:rsidRPr="00242E7E" w:rsidRDefault="00242E7E" w:rsidP="0000330D">
            <w:r w:rsidRPr="00242E7E">
              <w:t>0.447</w:t>
            </w:r>
          </w:p>
        </w:tc>
        <w:tc>
          <w:tcPr>
            <w:tcW w:w="1812" w:type="dxa"/>
          </w:tcPr>
          <w:p w14:paraId="30E8E0AE" w14:textId="77777777" w:rsidR="00242E7E" w:rsidRPr="00242E7E" w:rsidRDefault="00242E7E" w:rsidP="0000330D">
            <w:r w:rsidRPr="00242E7E">
              <w:t>0.286</w:t>
            </w:r>
          </w:p>
        </w:tc>
        <w:tc>
          <w:tcPr>
            <w:tcW w:w="1813" w:type="dxa"/>
          </w:tcPr>
          <w:p w14:paraId="71004EFF" w14:textId="77777777" w:rsidR="00242E7E" w:rsidRPr="00242E7E" w:rsidRDefault="00242E7E" w:rsidP="0000330D">
            <w:r w:rsidRPr="00242E7E">
              <w:t>0.315</w:t>
            </w:r>
          </w:p>
        </w:tc>
        <w:tc>
          <w:tcPr>
            <w:tcW w:w="1813" w:type="dxa"/>
          </w:tcPr>
          <w:p w14:paraId="33E37A08" w14:textId="77777777" w:rsidR="00242E7E" w:rsidRPr="00242E7E" w:rsidRDefault="00242E7E" w:rsidP="0000330D">
            <w:r w:rsidRPr="00242E7E">
              <w:t>0.295</w:t>
            </w:r>
          </w:p>
        </w:tc>
      </w:tr>
      <w:tr w:rsidR="00242E7E" w:rsidRPr="00242E7E" w14:paraId="16328859" w14:textId="77777777" w:rsidTr="00242E7E">
        <w:tc>
          <w:tcPr>
            <w:tcW w:w="1812" w:type="dxa"/>
          </w:tcPr>
          <w:p w14:paraId="3AD80A20" w14:textId="77777777" w:rsidR="00242E7E" w:rsidRPr="00242E7E" w:rsidRDefault="00242E7E" w:rsidP="0000330D">
            <w:r w:rsidRPr="00242E7E">
              <w:t>Decision Tree</w:t>
            </w:r>
          </w:p>
        </w:tc>
        <w:tc>
          <w:tcPr>
            <w:tcW w:w="1812" w:type="dxa"/>
          </w:tcPr>
          <w:p w14:paraId="0D0950E9" w14:textId="77777777" w:rsidR="00242E7E" w:rsidRPr="00242E7E" w:rsidRDefault="00242E7E" w:rsidP="0000330D">
            <w:r w:rsidRPr="00242E7E">
              <w:t>0.398</w:t>
            </w:r>
          </w:p>
        </w:tc>
        <w:tc>
          <w:tcPr>
            <w:tcW w:w="1812" w:type="dxa"/>
          </w:tcPr>
          <w:p w14:paraId="3971A19C" w14:textId="77777777" w:rsidR="00242E7E" w:rsidRPr="00242E7E" w:rsidRDefault="00242E7E" w:rsidP="0000330D">
            <w:r w:rsidRPr="00242E7E">
              <w:t>0.268</w:t>
            </w:r>
          </w:p>
        </w:tc>
        <w:tc>
          <w:tcPr>
            <w:tcW w:w="1813" w:type="dxa"/>
          </w:tcPr>
          <w:p w14:paraId="5751A288" w14:textId="77777777" w:rsidR="00242E7E" w:rsidRPr="00242E7E" w:rsidRDefault="00242E7E" w:rsidP="0000330D">
            <w:r w:rsidRPr="00242E7E">
              <w:t>0.281</w:t>
            </w:r>
          </w:p>
        </w:tc>
        <w:tc>
          <w:tcPr>
            <w:tcW w:w="1813" w:type="dxa"/>
          </w:tcPr>
          <w:p w14:paraId="71D51278" w14:textId="77777777" w:rsidR="00242E7E" w:rsidRPr="00242E7E" w:rsidRDefault="00242E7E" w:rsidP="0000330D">
            <w:r w:rsidRPr="00242E7E">
              <w:t>0.268</w:t>
            </w:r>
          </w:p>
        </w:tc>
      </w:tr>
      <w:tr w:rsidR="00242E7E" w:rsidRPr="00242E7E" w14:paraId="17A16112" w14:textId="77777777" w:rsidTr="00242E7E">
        <w:tc>
          <w:tcPr>
            <w:tcW w:w="1812" w:type="dxa"/>
          </w:tcPr>
          <w:p w14:paraId="2BA57076" w14:textId="77777777" w:rsidR="00242E7E" w:rsidRPr="00242E7E" w:rsidRDefault="00242E7E" w:rsidP="0000330D">
            <w:r w:rsidRPr="00242E7E">
              <w:t>Gaussian Mixture</w:t>
            </w:r>
          </w:p>
        </w:tc>
        <w:tc>
          <w:tcPr>
            <w:tcW w:w="1812" w:type="dxa"/>
          </w:tcPr>
          <w:p w14:paraId="04D82634" w14:textId="77777777" w:rsidR="00242E7E" w:rsidRPr="00242E7E" w:rsidRDefault="00242E7E" w:rsidP="0000330D">
            <w:r w:rsidRPr="00242E7E">
              <w:t>0.187</w:t>
            </w:r>
          </w:p>
        </w:tc>
        <w:tc>
          <w:tcPr>
            <w:tcW w:w="1812" w:type="dxa"/>
          </w:tcPr>
          <w:p w14:paraId="733E495E" w14:textId="77777777" w:rsidR="00242E7E" w:rsidRPr="00242E7E" w:rsidRDefault="00242E7E" w:rsidP="0000330D">
            <w:r w:rsidRPr="00242E7E">
              <w:t>0.122</w:t>
            </w:r>
          </w:p>
        </w:tc>
        <w:tc>
          <w:tcPr>
            <w:tcW w:w="1813" w:type="dxa"/>
          </w:tcPr>
          <w:p w14:paraId="379188FF" w14:textId="77777777" w:rsidR="00242E7E" w:rsidRPr="00242E7E" w:rsidRDefault="00242E7E" w:rsidP="0000330D">
            <w:r w:rsidRPr="00242E7E">
              <w:t>0.180</w:t>
            </w:r>
          </w:p>
        </w:tc>
        <w:tc>
          <w:tcPr>
            <w:tcW w:w="1813" w:type="dxa"/>
          </w:tcPr>
          <w:p w14:paraId="65415D33" w14:textId="77777777" w:rsidR="00242E7E" w:rsidRPr="00242E7E" w:rsidRDefault="00242E7E" w:rsidP="0000330D">
            <w:r w:rsidRPr="00242E7E">
              <w:t>0.101</w:t>
            </w:r>
          </w:p>
        </w:tc>
      </w:tr>
      <w:tr w:rsidR="00242E7E" w:rsidRPr="00242E7E" w14:paraId="69389525" w14:textId="77777777" w:rsidTr="00242E7E">
        <w:tc>
          <w:tcPr>
            <w:tcW w:w="1812" w:type="dxa"/>
          </w:tcPr>
          <w:p w14:paraId="2515A677" w14:textId="77777777" w:rsidR="00242E7E" w:rsidRPr="00242E7E" w:rsidRDefault="00242E7E" w:rsidP="0000330D">
            <w:r w:rsidRPr="00242E7E">
              <w:t>Linear Discriminant Analysis</w:t>
            </w:r>
          </w:p>
        </w:tc>
        <w:tc>
          <w:tcPr>
            <w:tcW w:w="1812" w:type="dxa"/>
          </w:tcPr>
          <w:p w14:paraId="4A9FDC2D" w14:textId="77777777" w:rsidR="00242E7E" w:rsidRPr="00242E7E" w:rsidRDefault="00242E7E" w:rsidP="0000330D">
            <w:r w:rsidRPr="00242E7E">
              <w:t>0.463</w:t>
            </w:r>
          </w:p>
        </w:tc>
        <w:tc>
          <w:tcPr>
            <w:tcW w:w="1812" w:type="dxa"/>
          </w:tcPr>
          <w:p w14:paraId="71CE85FB" w14:textId="77777777" w:rsidR="00242E7E" w:rsidRPr="00242E7E" w:rsidRDefault="00242E7E" w:rsidP="0000330D">
            <w:r w:rsidRPr="00242E7E">
              <w:t>0.327</w:t>
            </w:r>
          </w:p>
        </w:tc>
        <w:tc>
          <w:tcPr>
            <w:tcW w:w="1813" w:type="dxa"/>
          </w:tcPr>
          <w:p w14:paraId="1AF6F402" w14:textId="77777777" w:rsidR="00242E7E" w:rsidRPr="00242E7E" w:rsidRDefault="00242E7E" w:rsidP="0000330D">
            <w:r w:rsidRPr="00242E7E">
              <w:t>0.337</w:t>
            </w:r>
          </w:p>
        </w:tc>
        <w:tc>
          <w:tcPr>
            <w:tcW w:w="1813" w:type="dxa"/>
          </w:tcPr>
          <w:p w14:paraId="0EFBB417" w14:textId="77777777" w:rsidR="00242E7E" w:rsidRPr="00242E7E" w:rsidRDefault="00242E7E" w:rsidP="0000330D">
            <w:r w:rsidRPr="00242E7E">
              <w:t>0.313</w:t>
            </w:r>
          </w:p>
        </w:tc>
      </w:tr>
      <w:tr w:rsidR="00242E7E" w:rsidRPr="00242E7E" w14:paraId="533BE55E" w14:textId="77777777" w:rsidTr="00242E7E">
        <w:tc>
          <w:tcPr>
            <w:tcW w:w="1812" w:type="dxa"/>
          </w:tcPr>
          <w:p w14:paraId="3ABE8E86" w14:textId="77777777" w:rsidR="00242E7E" w:rsidRPr="00242E7E" w:rsidRDefault="00242E7E" w:rsidP="0000330D">
            <w:r w:rsidRPr="00242E7E">
              <w:t>AdaBoost</w:t>
            </w:r>
          </w:p>
        </w:tc>
        <w:tc>
          <w:tcPr>
            <w:tcW w:w="1812" w:type="dxa"/>
          </w:tcPr>
          <w:p w14:paraId="3B6E7B9A" w14:textId="77777777" w:rsidR="00242E7E" w:rsidRPr="00242E7E" w:rsidRDefault="00242E7E" w:rsidP="0000330D">
            <w:r w:rsidRPr="00242E7E">
              <w:t>0.356</w:t>
            </w:r>
          </w:p>
        </w:tc>
        <w:tc>
          <w:tcPr>
            <w:tcW w:w="1812" w:type="dxa"/>
          </w:tcPr>
          <w:p w14:paraId="1888A361" w14:textId="77777777" w:rsidR="00242E7E" w:rsidRPr="00242E7E" w:rsidRDefault="00242E7E" w:rsidP="0000330D">
            <w:r w:rsidRPr="00242E7E">
              <w:t>0.242</w:t>
            </w:r>
          </w:p>
        </w:tc>
        <w:tc>
          <w:tcPr>
            <w:tcW w:w="1813" w:type="dxa"/>
          </w:tcPr>
          <w:p w14:paraId="4CF0914F" w14:textId="77777777" w:rsidR="00242E7E" w:rsidRPr="00242E7E" w:rsidRDefault="00242E7E" w:rsidP="0000330D">
            <w:r w:rsidRPr="00242E7E">
              <w:t>0.254</w:t>
            </w:r>
          </w:p>
        </w:tc>
        <w:tc>
          <w:tcPr>
            <w:tcW w:w="1813" w:type="dxa"/>
          </w:tcPr>
          <w:p w14:paraId="44037212" w14:textId="77777777" w:rsidR="00242E7E" w:rsidRPr="00242E7E" w:rsidRDefault="00242E7E" w:rsidP="0000330D">
            <w:r w:rsidRPr="00242E7E">
              <w:t>0.236</w:t>
            </w:r>
          </w:p>
        </w:tc>
      </w:tr>
      <w:tr w:rsidR="00242E7E" w:rsidRPr="00242E7E" w14:paraId="2DDB930B" w14:textId="77777777" w:rsidTr="00242E7E">
        <w:tc>
          <w:tcPr>
            <w:tcW w:w="1812" w:type="dxa"/>
          </w:tcPr>
          <w:p w14:paraId="3BDB3645" w14:textId="77777777" w:rsidR="00242E7E" w:rsidRPr="00242E7E" w:rsidRDefault="00242E7E" w:rsidP="0000330D">
            <w:r w:rsidRPr="00242E7E">
              <w:t>Gradient Boosting</w:t>
            </w:r>
          </w:p>
        </w:tc>
        <w:tc>
          <w:tcPr>
            <w:tcW w:w="1812" w:type="dxa"/>
          </w:tcPr>
          <w:p w14:paraId="63BDB6DA" w14:textId="77777777" w:rsidR="00242E7E" w:rsidRPr="00242E7E" w:rsidRDefault="00242E7E" w:rsidP="0000330D">
            <w:r w:rsidRPr="00242E7E">
              <w:t>0.460</w:t>
            </w:r>
          </w:p>
        </w:tc>
        <w:tc>
          <w:tcPr>
            <w:tcW w:w="1812" w:type="dxa"/>
          </w:tcPr>
          <w:p w14:paraId="001CB579" w14:textId="77777777" w:rsidR="00242E7E" w:rsidRPr="00242E7E" w:rsidRDefault="00242E7E" w:rsidP="0000330D">
            <w:r w:rsidRPr="00242E7E">
              <w:t>0.315</w:t>
            </w:r>
          </w:p>
        </w:tc>
        <w:tc>
          <w:tcPr>
            <w:tcW w:w="1813" w:type="dxa"/>
          </w:tcPr>
          <w:p w14:paraId="686A8220" w14:textId="77777777" w:rsidR="00242E7E" w:rsidRPr="00242E7E" w:rsidRDefault="00242E7E" w:rsidP="0000330D">
            <w:r w:rsidRPr="00242E7E">
              <w:t>0.329</w:t>
            </w:r>
          </w:p>
        </w:tc>
        <w:tc>
          <w:tcPr>
            <w:tcW w:w="1813" w:type="dxa"/>
          </w:tcPr>
          <w:p w14:paraId="590EF50B" w14:textId="77777777" w:rsidR="00242E7E" w:rsidRPr="00242E7E" w:rsidRDefault="00242E7E" w:rsidP="0000330D">
            <w:r w:rsidRPr="00242E7E">
              <w:t>0.318</w:t>
            </w:r>
          </w:p>
        </w:tc>
      </w:tr>
      <w:tr w:rsidR="00242E7E" w:rsidRPr="00242E7E" w14:paraId="4AD0E2AD" w14:textId="77777777" w:rsidTr="00242E7E">
        <w:tc>
          <w:tcPr>
            <w:tcW w:w="1812" w:type="dxa"/>
          </w:tcPr>
          <w:p w14:paraId="5BA4E3FD" w14:textId="77777777" w:rsidR="00242E7E" w:rsidRPr="00242E7E" w:rsidRDefault="00242E7E" w:rsidP="0000330D">
            <w:r w:rsidRPr="00242E7E">
              <w:t>Support Vector Machine</w:t>
            </w:r>
          </w:p>
        </w:tc>
        <w:tc>
          <w:tcPr>
            <w:tcW w:w="1812" w:type="dxa"/>
          </w:tcPr>
          <w:p w14:paraId="5FCB3654" w14:textId="77777777" w:rsidR="00242E7E" w:rsidRPr="00242E7E" w:rsidRDefault="00242E7E" w:rsidP="0000330D">
            <w:r w:rsidRPr="00242E7E">
              <w:t>0.461</w:t>
            </w:r>
          </w:p>
        </w:tc>
        <w:tc>
          <w:tcPr>
            <w:tcW w:w="1812" w:type="dxa"/>
          </w:tcPr>
          <w:p w14:paraId="11F0110E" w14:textId="77777777" w:rsidR="00242E7E" w:rsidRPr="00242E7E" w:rsidRDefault="00242E7E" w:rsidP="0000330D">
            <w:r w:rsidRPr="00242E7E">
              <w:t>0.236</w:t>
            </w:r>
          </w:p>
        </w:tc>
        <w:tc>
          <w:tcPr>
            <w:tcW w:w="1813" w:type="dxa"/>
          </w:tcPr>
          <w:p w14:paraId="41CB0613" w14:textId="77777777" w:rsidR="00242E7E" w:rsidRPr="00242E7E" w:rsidRDefault="00242E7E" w:rsidP="0000330D">
            <w:r w:rsidRPr="00242E7E">
              <w:t>0.318</w:t>
            </w:r>
          </w:p>
        </w:tc>
        <w:tc>
          <w:tcPr>
            <w:tcW w:w="1813" w:type="dxa"/>
          </w:tcPr>
          <w:p w14:paraId="24B4E564" w14:textId="77777777" w:rsidR="00242E7E" w:rsidRPr="00242E7E" w:rsidRDefault="00242E7E" w:rsidP="0000330D">
            <w:r w:rsidRPr="00242E7E">
              <w:t>0.250</w:t>
            </w:r>
          </w:p>
        </w:tc>
      </w:tr>
      <w:tr w:rsidR="00242E7E" w:rsidRPr="00242E7E" w14:paraId="28ED203A" w14:textId="77777777" w:rsidTr="00242E7E">
        <w:tc>
          <w:tcPr>
            <w:tcW w:w="1812" w:type="dxa"/>
          </w:tcPr>
          <w:p w14:paraId="4A94ED46" w14:textId="77777777" w:rsidR="00242E7E" w:rsidRPr="00242E7E" w:rsidRDefault="00242E7E" w:rsidP="0000330D">
            <w:r w:rsidRPr="00242E7E">
              <w:t>Random Forest</w:t>
            </w:r>
          </w:p>
        </w:tc>
        <w:tc>
          <w:tcPr>
            <w:tcW w:w="1812" w:type="dxa"/>
          </w:tcPr>
          <w:p w14:paraId="4E5F7BE2" w14:textId="77777777" w:rsidR="00242E7E" w:rsidRPr="00242E7E" w:rsidRDefault="00242E7E" w:rsidP="0000330D">
            <w:r w:rsidRPr="00242E7E">
              <w:t>0.527</w:t>
            </w:r>
          </w:p>
        </w:tc>
        <w:tc>
          <w:tcPr>
            <w:tcW w:w="1812" w:type="dxa"/>
          </w:tcPr>
          <w:p w14:paraId="402064B1" w14:textId="77777777" w:rsidR="00242E7E" w:rsidRPr="00242E7E" w:rsidRDefault="00242E7E" w:rsidP="0000330D">
            <w:r w:rsidRPr="00242E7E">
              <w:t>0.356</w:t>
            </w:r>
          </w:p>
        </w:tc>
        <w:tc>
          <w:tcPr>
            <w:tcW w:w="1813" w:type="dxa"/>
          </w:tcPr>
          <w:p w14:paraId="35C3C11A" w14:textId="77777777" w:rsidR="00242E7E" w:rsidRPr="00242E7E" w:rsidRDefault="00242E7E" w:rsidP="0000330D">
            <w:r w:rsidRPr="00242E7E">
              <w:t>0.378</w:t>
            </w:r>
          </w:p>
        </w:tc>
        <w:tc>
          <w:tcPr>
            <w:tcW w:w="1813" w:type="dxa"/>
          </w:tcPr>
          <w:p w14:paraId="31D3E461" w14:textId="77777777" w:rsidR="00242E7E" w:rsidRPr="00242E7E" w:rsidRDefault="00242E7E" w:rsidP="0000330D">
            <w:r w:rsidRPr="00242E7E">
              <w:t>0.348</w:t>
            </w:r>
          </w:p>
        </w:tc>
      </w:tr>
    </w:tbl>
    <w:p w14:paraId="6340D30F" w14:textId="77777777" w:rsidR="003D741C" w:rsidRDefault="003D741C" w:rsidP="002258EE"/>
    <w:p w14:paraId="0539F001" w14:textId="77777777" w:rsidR="003D741C" w:rsidRDefault="003D741C" w:rsidP="002258EE"/>
    <w:p w14:paraId="3A37F50D" w14:textId="2DAC496A" w:rsidR="004678D0" w:rsidRPr="002258EE" w:rsidRDefault="00FD438E" w:rsidP="002258EE">
      <w:r w:rsidRPr="00FD438E">
        <w:drawing>
          <wp:inline distT="0" distB="0" distL="0" distR="0" wp14:anchorId="45892DA4" wp14:editId="5684BB34">
            <wp:extent cx="5760720" cy="3823970"/>
            <wp:effectExtent l="0" t="0" r="0" b="5080"/>
            <wp:docPr id="1826203586" name="Picture 1" descr="A group of blue square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203586" name="Picture 1" descr="A group of blue squares with white text&#10;&#10;Description automatically generated"/>
                    <pic:cNvPicPr/>
                  </pic:nvPicPr>
                  <pic:blipFill>
                    <a:blip r:embed="rId6"/>
                    <a:stretch>
                      <a:fillRect/>
                    </a:stretch>
                  </pic:blipFill>
                  <pic:spPr>
                    <a:xfrm>
                      <a:off x="0" y="0"/>
                      <a:ext cx="5760720" cy="3823970"/>
                    </a:xfrm>
                    <a:prstGeom prst="rect">
                      <a:avLst/>
                    </a:prstGeom>
                  </pic:spPr>
                </pic:pic>
              </a:graphicData>
            </a:graphic>
          </wp:inline>
        </w:drawing>
      </w:r>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lastRenderedPageBreak/>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85A16"/>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6B3A"/>
    <w:rsid w:val="002C7060"/>
    <w:rsid w:val="002D0F73"/>
    <w:rsid w:val="002D2CA3"/>
    <w:rsid w:val="002E1057"/>
    <w:rsid w:val="00306FA0"/>
    <w:rsid w:val="00394806"/>
    <w:rsid w:val="003D741C"/>
    <w:rsid w:val="003F05C4"/>
    <w:rsid w:val="003F0DE5"/>
    <w:rsid w:val="00402600"/>
    <w:rsid w:val="00411BA5"/>
    <w:rsid w:val="00414611"/>
    <w:rsid w:val="004208F5"/>
    <w:rsid w:val="00423309"/>
    <w:rsid w:val="00425AA9"/>
    <w:rsid w:val="00431CE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11121"/>
    <w:rsid w:val="00513844"/>
    <w:rsid w:val="00514DDF"/>
    <w:rsid w:val="0052140B"/>
    <w:rsid w:val="00544CCD"/>
    <w:rsid w:val="005473DB"/>
    <w:rsid w:val="005500CF"/>
    <w:rsid w:val="00551E52"/>
    <w:rsid w:val="00555396"/>
    <w:rsid w:val="00560D61"/>
    <w:rsid w:val="00587D33"/>
    <w:rsid w:val="00593B76"/>
    <w:rsid w:val="005B08F7"/>
    <w:rsid w:val="005D03D9"/>
    <w:rsid w:val="005D3C6C"/>
    <w:rsid w:val="005D3D65"/>
    <w:rsid w:val="005E0F33"/>
    <w:rsid w:val="005E32B1"/>
    <w:rsid w:val="005F1862"/>
    <w:rsid w:val="005F3D62"/>
    <w:rsid w:val="00613989"/>
    <w:rsid w:val="006619C3"/>
    <w:rsid w:val="00664E35"/>
    <w:rsid w:val="006725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36C2"/>
    <w:rsid w:val="00A24D62"/>
    <w:rsid w:val="00A2678E"/>
    <w:rsid w:val="00A54500"/>
    <w:rsid w:val="00A66FE6"/>
    <w:rsid w:val="00A9102F"/>
    <w:rsid w:val="00A963E5"/>
    <w:rsid w:val="00AA2918"/>
    <w:rsid w:val="00AA3588"/>
    <w:rsid w:val="00AA471E"/>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D4B40"/>
    <w:rsid w:val="00DE1474"/>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50E8A"/>
    <w:rsid w:val="00F74226"/>
    <w:rsid w:val="00FA1581"/>
    <w:rsid w:val="00FD438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9</TotalTime>
  <Pages>7</Pages>
  <Words>4939</Words>
  <Characters>28156</Characters>
  <Application>Microsoft Office Word</Application>
  <DocSecurity>0</DocSecurity>
  <Lines>234</Lines>
  <Paragraphs>6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3</cp:revision>
  <cp:lastPrinted>2023-09-30T17:21:00Z</cp:lastPrinted>
  <dcterms:created xsi:type="dcterms:W3CDTF">2023-09-23T17:00:00Z</dcterms:created>
  <dcterms:modified xsi:type="dcterms:W3CDTF">2023-12-10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